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2A7F4C7" w14:textId="55548F97" w:rsidR="00490CAD" w:rsidRDefault="00490CAD" w:rsidP="009F3764">
      <w:pPr>
        <w:pStyle w:val="Heading1"/>
      </w:pPr>
      <w:r>
        <w:t>Introduction</w:t>
      </w:r>
    </w:p>
    <w:p w14:paraId="28158706" w14:textId="77777777" w:rsidR="00490CAD" w:rsidRDefault="00490CAD"/>
    <w:p w14:paraId="29964AD4" w14:textId="5CE9AB9F" w:rsidR="00490CAD" w:rsidRDefault="00490CAD" w:rsidP="009F3764">
      <w:pPr>
        <w:pStyle w:val="Heading1"/>
      </w:pPr>
      <w:r>
        <w:t>Methods</w:t>
      </w:r>
    </w:p>
    <w:p w14:paraId="03F90F61" w14:textId="77777777" w:rsidR="00490CAD" w:rsidRDefault="00490CAD"/>
    <w:p w14:paraId="60288FD2" w14:textId="317B28F0" w:rsidR="00490CAD" w:rsidRDefault="00490CAD" w:rsidP="00490CAD">
      <w:r>
        <w:t xml:space="preserve">Patients were recruited to the Michigan Genomics Initiative as previously described </w:t>
      </w:r>
      <w:r>
        <w:fldChar w:fldCharType="begin"/>
      </w:r>
      <w:r>
        <w:instrText xml:space="preserve"> ADDIN ZOTERO_ITEM CSL_CITATION {"citationID":"qKNTupiX","properties":{"formattedCitation":"(1)","plainCitation":"(1)","noteIndex":0},"citationItems":[{"id":10863,"uris":["http://zotero.org/users/7317906/items/H4A3P2LK"],"itemData":{"id":10863,"type":"article-journal","container-title":"Cell Genomics","DOI":"10.1016/j.xgen.2023.100257","ISSN":"2666-979X","issue":"0","journalAbbreviation":"Cell Genomics","language":"English","note":"publisher: Elsevier","source":"www.cell.com","title":"The Michigan Genomics Initiative: A biobank linking genotypes and electronic clinical records in Michigan Medicine patients","title-short":"The Michigan Genomics Initiative","URL":"https://www.cell.com/cell-genomics/abstract/S2666-979X(23)00013-7","volume":"0","author":[{"family":"Zawistowski","given":"Matthew"},{"family":"Fritsche","given":"Lars G."},{"family":"Pandit","given":"Anita"},{"family":"Vanderwerff","given":"Brett"},{"family":"Patil","given":"Snehal"},{"family":"Schmidt","given":"Ellen M."},{"family":"VandeHaar","given":"Peter"},{"family":"Willer","given":"Cristen J."},{"family":"Brummett","given":"Chad M."},{"family":"Kheterpal","given":"Sachin"},{"family":"Zhou","given":"Xiang"},{"family":"Boehnke","given":"Michael"},{"family":"Abecasis","given":"Gonçalo R."},{"family":"Zöllner","given":"Sebastian"}],"accessed":{"date-parts":[["2023",2,1]]},"issued":{"date-parts":[["2023",1,31]]},"citation-key":"zawistowskiMichiganGenomicsInitiative2023"}}],"schema":"https://github.com/citation-style-language/schema/raw/master/csl-citation.json"} </w:instrText>
      </w:r>
      <w:r>
        <w:fldChar w:fldCharType="separate"/>
      </w:r>
      <w:r>
        <w:rPr>
          <w:noProof/>
        </w:rPr>
        <w:t>(1)</w:t>
      </w:r>
      <w:r>
        <w:fldChar w:fldCharType="end"/>
      </w:r>
      <w:r>
        <w:t xml:space="preserve">.  These patients are in a hospital setting, over 18 and were asked to opt-in to this cohort between 2012 and 2022.  This study was a secondary analysis of these data (University of Michigan Internal Review Board </w:t>
      </w:r>
      <w:r w:rsidRPr="00490CAD">
        <w:t>HUM00219435</w:t>
      </w:r>
      <w:r>
        <w:t xml:space="preserve">).  At enrollment, patients were asked a series of questionnaires including a Perceived Stress Survey (PSS4) and </w:t>
      </w:r>
      <w:proofErr w:type="gramStart"/>
      <w:r>
        <w:t>there</w:t>
      </w:r>
      <w:proofErr w:type="gramEnd"/>
      <w:r>
        <w:t xml:space="preserve"> data was linked with their electronic medical record.  We excluded participants without BMI (29 586 participants) or PSS data (25 187) or implausible BMI values (&gt;300; 1 participant.  This resulted in a population of </w:t>
      </w:r>
      <w:r w:rsidRPr="00490CAD">
        <w:t>39694</w:t>
      </w:r>
      <w:r>
        <w:t xml:space="preserve"> participants see Figure 1).  </w:t>
      </w:r>
    </w:p>
    <w:p w14:paraId="3089573F" w14:textId="77777777" w:rsidR="00490CAD" w:rsidRDefault="00490CAD" w:rsidP="00490CAD"/>
    <w:p w14:paraId="22203279" w14:textId="1C1AB493" w:rsidR="00BE7CC1" w:rsidRDefault="00490CAD">
      <w:r>
        <w:t xml:space="preserve">BMI was </w:t>
      </w:r>
      <w:r w:rsidR="00E818F1">
        <w:t>defined for each participant</w:t>
      </w:r>
      <w:r>
        <w:t xml:space="preserve"> by taking the median value if multiple measurements were available. To indicate</w:t>
      </w:r>
      <w:r w:rsidR="00BE7CC1">
        <w:t xml:space="preserve"> </w:t>
      </w:r>
      <w:r w:rsidR="00E818F1">
        <w:t>perceived</w:t>
      </w:r>
      <w:r>
        <w:t xml:space="preserve"> </w:t>
      </w:r>
      <w:proofErr w:type="gramStart"/>
      <w:r>
        <w:t>stress</w:t>
      </w:r>
      <w:proofErr w:type="gramEnd"/>
      <w:r>
        <w:t xml:space="preserve"> we used the </w:t>
      </w:r>
      <w:r w:rsidR="006D227B">
        <w:t>aggregate</w:t>
      </w:r>
      <w:r>
        <w:t xml:space="preserve"> sum of the PSS4 score and stratified as above or below the median score </w:t>
      </w:r>
      <w:commentRangeStart w:id="0"/>
      <w:r>
        <w:t>()</w:t>
      </w:r>
      <w:commentRangeEnd w:id="0"/>
      <w:r w:rsidR="006D227B">
        <w:rPr>
          <w:rStyle w:val="CommentReference"/>
        </w:rPr>
        <w:commentReference w:id="0"/>
      </w:r>
      <w:r>
        <w:t>.</w:t>
      </w:r>
      <w:r w:rsidR="00E818F1">
        <w:t xml:space="preserve">  </w:t>
      </w:r>
      <w:r w:rsidR="00033000">
        <w:t xml:space="preserve">Socioeconomic status of participants was approximated by constructing a neighborhood affluence score based on their census block connected to the </w:t>
      </w:r>
      <w:commentRangeStart w:id="1"/>
      <w:r w:rsidR="00033000" w:rsidRPr="00033000">
        <w:t>National Neighborhood Data Archive (</w:t>
      </w:r>
      <w:proofErr w:type="spellStart"/>
      <w:r w:rsidR="00033000" w:rsidRPr="00033000">
        <w:t>NaNDA</w:t>
      </w:r>
      <w:proofErr w:type="spellEnd"/>
      <w:r w:rsidR="00033000" w:rsidRPr="00033000">
        <w:t>)</w:t>
      </w:r>
      <w:r w:rsidR="00B43085">
        <w:t xml:space="preserve">.  This was in turn </w:t>
      </w:r>
      <w:r w:rsidR="00E818F1">
        <w:t>linked</w:t>
      </w:r>
      <w:r w:rsidR="00B43085">
        <w:t xml:space="preserve"> to data from the American Community Survey (2013-2017).  </w:t>
      </w:r>
      <w:commentRangeEnd w:id="1"/>
      <w:r w:rsidR="002C2BAC">
        <w:rPr>
          <w:rStyle w:val="CommentReference"/>
        </w:rPr>
        <w:commentReference w:id="1"/>
      </w:r>
      <w:r w:rsidR="00B43085">
        <w:t xml:space="preserve">Participant were assigned a quartile score based on the </w:t>
      </w:r>
      <w:r w:rsidR="00B43085" w:rsidRPr="00B43085">
        <w:t xml:space="preserve">proportion of families with an income greater than </w:t>
      </w:r>
      <w:r w:rsidR="00B43085">
        <w:t>$</w:t>
      </w:r>
      <w:r w:rsidR="00B43085" w:rsidRPr="00B43085">
        <w:t xml:space="preserve">75k, proportion with a bachelor’s degree or higher, </w:t>
      </w:r>
      <w:r w:rsidR="00B43085">
        <w:t xml:space="preserve">and </w:t>
      </w:r>
      <w:r w:rsidR="00B43085" w:rsidRPr="00B43085">
        <w:t>proportion with a professional occupation</w:t>
      </w:r>
      <w:r w:rsidR="00B43085">
        <w:t>.</w:t>
      </w:r>
      <w:r w:rsidR="00E818F1">
        <w:rPr>
          <w:rFonts w:ascii="Times New Roman" w:eastAsia="Times New Roman" w:hAnsi="Times New Roman" w:cs="Times New Roman"/>
        </w:rPr>
        <w:t xml:space="preserve">  </w:t>
      </w:r>
      <w:r w:rsidR="00BE7CC1">
        <w:t>Type 2 diabetes</w:t>
      </w:r>
      <w:r w:rsidR="00E818F1">
        <w:t xml:space="preserve"> was indicated by an ICD9 or ICD10 coded diagnosis in the participant’s electronic medical record.</w:t>
      </w:r>
    </w:p>
    <w:p w14:paraId="478E34E8" w14:textId="77777777" w:rsidR="00E818F1" w:rsidRPr="00E818F1" w:rsidRDefault="00E818F1"/>
    <w:p w14:paraId="0BE4322E" w14:textId="0A111894" w:rsidR="006D227B" w:rsidRDefault="006D227B" w:rsidP="006D227B">
      <w:pPr>
        <w:pStyle w:val="Heading3"/>
      </w:pPr>
      <w:r>
        <w:t>Statistical analyses</w:t>
      </w:r>
    </w:p>
    <w:p w14:paraId="4CE888FB" w14:textId="589DE159" w:rsidR="006D227B" w:rsidRDefault="006D227B">
      <w:r>
        <w:t xml:space="preserve">Significance for this study was set at an alpha of 0.05.  All analyses were performed using R version 4.3.1 </w:t>
      </w:r>
      <w:r>
        <w:fldChar w:fldCharType="begin"/>
      </w:r>
      <w:r>
        <w:instrText xml:space="preserve"> ADDIN ZOTERO_ITEM CSL_CITATION {"citationID":"0725YfVK","properties":{"formattedCitation":"(2)","plainCitation":"(2)","noteIndex":0},"citationItems":[{"id":8905,"uris":["http://zotero.org/users/7317906/items/3HZT7KXK"],"itemData":{"id":8905,"type":"document","note":"Citation Key: base\npublisher-place: Vienna, Austria","publisher":"R Foundation for Statistical Computing","title":"R: A Language and Environment for Statistical Computing","URL":"http://www.r-project.org/","author":[{"literal":"R Core Team"}],"accessed":{"date-parts":[["2010",10,22]]},"issued":{"date-parts":[["2019"]]},"citation-key":"base"}}],"schema":"https://github.com/citation-style-language/schema/raw/master/csl-citation.json"} </w:instrText>
      </w:r>
      <w:r>
        <w:fldChar w:fldCharType="separate"/>
      </w:r>
      <w:r>
        <w:rPr>
          <w:noProof/>
        </w:rPr>
        <w:t>(2)</w:t>
      </w:r>
      <w:r>
        <w:fldChar w:fldCharType="end"/>
      </w:r>
      <w:r>
        <w:t>.</w:t>
      </w:r>
      <w:r w:rsidR="00033000">
        <w:t xml:space="preserve">  Univariate analyses were performed using logistic regressions.</w:t>
      </w:r>
      <w:r w:rsidR="001E3DFA">
        <w:t xml:space="preserve"> </w:t>
      </w:r>
    </w:p>
    <w:p w14:paraId="683A689A" w14:textId="77777777" w:rsidR="00490CAD" w:rsidRDefault="00490CAD"/>
    <w:p w14:paraId="44C95849" w14:textId="78414738" w:rsidR="000C06E4" w:rsidRDefault="00490CAD" w:rsidP="009F3764">
      <w:pPr>
        <w:pStyle w:val="Heading1"/>
      </w:pPr>
      <w:r>
        <w:t>Results</w:t>
      </w:r>
    </w:p>
    <w:p w14:paraId="7B56280D" w14:textId="23627CF8" w:rsidR="00E3780A" w:rsidRDefault="00E3780A" w:rsidP="00E3780A"/>
    <w:p w14:paraId="14610E10" w14:textId="7D0471E9" w:rsidR="007A292D" w:rsidRDefault="007A292D" w:rsidP="009F3764">
      <w:pPr>
        <w:pStyle w:val="Heading2"/>
      </w:pPr>
      <w:r>
        <w:t>Self-Reported Perceived Stress is Associated with the Prevalence of Type 2 Diabetes</w:t>
      </w:r>
    </w:p>
    <w:p w14:paraId="048CAA00" w14:textId="77777777" w:rsidR="007A292D" w:rsidRDefault="007A292D" w:rsidP="00033000"/>
    <w:p w14:paraId="228C153A" w14:textId="30FD4C78" w:rsidR="00033000" w:rsidRDefault="00E3780A" w:rsidP="00033000">
      <w:r>
        <w:t xml:space="preserve">Among the participants in this study, </w:t>
      </w:r>
      <w:r w:rsidR="006D227B">
        <w:t xml:space="preserve">the median age was 52 +/- 13, </w:t>
      </w:r>
      <w:r w:rsidR="000F04A2">
        <w:t xml:space="preserve">with </w:t>
      </w:r>
      <w:r w:rsidR="006D227B">
        <w:t>52% identifying as female and with a</w:t>
      </w:r>
      <w:r w:rsidR="000F04A2">
        <w:t xml:space="preserve"> mean </w:t>
      </w:r>
      <w:r w:rsidR="006D227B">
        <w:t>BMI of 29.8 +/- 7 kg/m</w:t>
      </w:r>
      <w:r w:rsidR="006D227B" w:rsidRPr="006D227B">
        <w:rPr>
          <w:vertAlign w:val="superscript"/>
        </w:rPr>
        <w:t>2</w:t>
      </w:r>
      <w:r w:rsidR="006D227B">
        <w:t xml:space="preserve">.  The </w:t>
      </w:r>
      <w:r w:rsidR="000F04A2">
        <w:t xml:space="preserve">study </w:t>
      </w:r>
      <w:r w:rsidR="006D227B">
        <w:t xml:space="preserve">population disproportionately identified as </w:t>
      </w:r>
      <w:commentRangeStart w:id="2"/>
      <w:r w:rsidR="006D227B">
        <w:t xml:space="preserve">White </w:t>
      </w:r>
      <w:commentRangeEnd w:id="2"/>
      <w:r w:rsidR="006D227B">
        <w:rPr>
          <w:rStyle w:val="CommentReference"/>
        </w:rPr>
        <w:commentReference w:id="2"/>
      </w:r>
      <w:r w:rsidR="006D227B">
        <w:t xml:space="preserve">(Table 1).  We </w:t>
      </w:r>
      <w:r w:rsidR="00BE7CC1">
        <w:t xml:space="preserve">initially </w:t>
      </w:r>
      <w:r w:rsidR="006D227B">
        <w:t>stratified this population as low or high</w:t>
      </w:r>
      <w:r w:rsidR="00BE7CC1">
        <w:t xml:space="preserve"> perceived</w:t>
      </w:r>
      <w:r w:rsidR="006D227B">
        <w:t xml:space="preserve"> stress based on </w:t>
      </w:r>
      <w:r w:rsidR="00BE7CC1">
        <w:t xml:space="preserve">their PSS score at enrollment.  </w:t>
      </w:r>
      <w:r w:rsidR="00033000">
        <w:t xml:space="preserve">As shown in Table 1, several demographic factors were significantly different between participants with high PSS scores including race (higher in Black and Hispanic or Latino participants), male gender (17.5% lower), younger age (particularly under 60 years old), and the </w:t>
      </w:r>
      <w:r w:rsidR="00B43085">
        <w:t xml:space="preserve">lower </w:t>
      </w:r>
      <w:r w:rsidR="00033000">
        <w:t xml:space="preserve">neighborhood </w:t>
      </w:r>
      <w:r w:rsidR="00B43085">
        <w:t>affluence</w:t>
      </w:r>
      <w:r w:rsidR="00033000">
        <w:t xml:space="preserve"> </w:t>
      </w:r>
      <w:r w:rsidR="00B43085">
        <w:t>scores.</w:t>
      </w:r>
      <w:r w:rsidR="00AC7E32">
        <w:t xml:space="preserve">  Body mass indices above 25 and below 18.5 (underweight) were </w:t>
      </w:r>
      <w:r w:rsidR="00E65C5C">
        <w:t xml:space="preserve">both </w:t>
      </w:r>
      <w:r w:rsidR="00AC7E32">
        <w:t xml:space="preserve">positively associated with a higher </w:t>
      </w:r>
      <w:r w:rsidR="00AC7E32">
        <w:lastRenderedPageBreak/>
        <w:t>likelihood of perceived stress</w:t>
      </w:r>
      <w:bookmarkStart w:id="3" w:name="_GoBack"/>
      <w:bookmarkEnd w:id="3"/>
      <w:r w:rsidR="00AC7E32">
        <w:t>.</w:t>
      </w:r>
      <w:r w:rsidR="008C1FFD">
        <w:t xml:space="preserve">  We noted that the prevalence of type 2 diabetes was modestly higher in those reporting elevated perceived </w:t>
      </w:r>
      <w:commentRangeStart w:id="4"/>
      <w:r w:rsidR="008C1FFD">
        <w:t>stress</w:t>
      </w:r>
      <w:commentRangeEnd w:id="4"/>
      <w:r w:rsidR="008C1FFD">
        <w:rPr>
          <w:rStyle w:val="CommentReference"/>
        </w:rPr>
        <w:commentReference w:id="4"/>
      </w:r>
      <w:r w:rsidR="007A292D">
        <w:t>.</w:t>
      </w:r>
    </w:p>
    <w:p w14:paraId="0492E5C4" w14:textId="12854C39" w:rsidR="007A292D" w:rsidRDefault="007A292D" w:rsidP="00033000"/>
    <w:p w14:paraId="1EC9ED24" w14:textId="439B4E07" w:rsidR="007A292D" w:rsidRDefault="007A292D" w:rsidP="00033000"/>
    <w:p w14:paraId="470D75DD" w14:textId="77777777" w:rsidR="009F3764" w:rsidRDefault="007A292D" w:rsidP="009F3764">
      <w:pPr>
        <w:pStyle w:val="Heading2"/>
      </w:pPr>
      <w:r>
        <w:t xml:space="preserve">Perceived Stress Is </w:t>
      </w:r>
      <w:r w:rsidR="009F3764">
        <w:t xml:space="preserve">More Strongly </w:t>
      </w:r>
      <w:r>
        <w:t>Associated with Type 2 Diabetes in</w:t>
      </w:r>
      <w:r w:rsidR="009F3764">
        <w:t xml:space="preserve"> Participants with</w:t>
      </w:r>
      <w:r>
        <w:t xml:space="preserve"> Obes</w:t>
      </w:r>
      <w:r w:rsidR="009F3764">
        <w:t>ity</w:t>
      </w:r>
    </w:p>
    <w:p w14:paraId="523BAA26" w14:textId="77777777" w:rsidR="009F3764" w:rsidRDefault="009F3764" w:rsidP="009F3764">
      <w:pPr>
        <w:pStyle w:val="Heading2"/>
      </w:pPr>
    </w:p>
    <w:p w14:paraId="380D351D" w14:textId="4449B583" w:rsidR="007A292D" w:rsidRDefault="009F3764" w:rsidP="009F3764">
      <w:pPr>
        <w:pStyle w:val="Heading2"/>
      </w:pPr>
      <w:r>
        <w:t>Perceived Stress Does Not Augment the Obesity Associated Prevalence of Hypertension, Cardiac Arrhythmia or Liver Disease</w:t>
      </w:r>
      <w:r w:rsidR="007A292D">
        <w:t xml:space="preserve"> </w:t>
      </w:r>
    </w:p>
    <w:p w14:paraId="5AC53276" w14:textId="5A2DCAD5" w:rsidR="009F3764" w:rsidRDefault="009F3764" w:rsidP="009F3764"/>
    <w:p w14:paraId="29CB31C9" w14:textId="30159B7C" w:rsidR="009F3764" w:rsidRDefault="009F3764" w:rsidP="009F3764">
      <w:pPr>
        <w:pStyle w:val="Heading1"/>
      </w:pPr>
      <w:r>
        <w:t>Discussion</w:t>
      </w:r>
    </w:p>
    <w:p w14:paraId="47FAA3E3" w14:textId="756E0C03" w:rsidR="009F3764" w:rsidRDefault="009F3764" w:rsidP="009F3764"/>
    <w:p w14:paraId="19CFB30C" w14:textId="1A632CD7" w:rsidR="009F3764" w:rsidRPr="009F3764" w:rsidRDefault="009F3764" w:rsidP="009F3764">
      <w:pPr>
        <w:pStyle w:val="Heading1"/>
      </w:pPr>
      <w:r>
        <w:t>Acknowledgements</w:t>
      </w:r>
    </w:p>
    <w:p w14:paraId="3C092387" w14:textId="45A4C48A" w:rsidR="009F3764" w:rsidRDefault="009F3764" w:rsidP="009F3764"/>
    <w:p w14:paraId="6CB242A1" w14:textId="77777777" w:rsidR="009F3764" w:rsidRDefault="009F3764">
      <w:pPr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r>
        <w:br w:type="page"/>
      </w:r>
    </w:p>
    <w:p w14:paraId="5D14BB72" w14:textId="69BC0254" w:rsidR="009F3764" w:rsidRPr="009F3764" w:rsidRDefault="009F3764" w:rsidP="009F3764">
      <w:pPr>
        <w:pStyle w:val="Heading1"/>
      </w:pPr>
      <w:r>
        <w:lastRenderedPageBreak/>
        <w:t>References</w:t>
      </w:r>
    </w:p>
    <w:p w14:paraId="1C802A75" w14:textId="77777777" w:rsidR="009F3764" w:rsidRDefault="009F3764" w:rsidP="00E3780A"/>
    <w:p w14:paraId="24471313" w14:textId="77777777" w:rsidR="009F3764" w:rsidRPr="009F3764" w:rsidRDefault="009F3764" w:rsidP="009F3764">
      <w:pPr>
        <w:pStyle w:val="Bibliography"/>
        <w:rPr>
          <w:rFonts w:asci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9F3764">
        <w:rPr>
          <w:rFonts w:ascii="Calibri" w:cs="Calibri"/>
        </w:rPr>
        <w:t xml:space="preserve">1. </w:t>
      </w:r>
      <w:r w:rsidRPr="009F3764">
        <w:rPr>
          <w:rFonts w:ascii="Calibri" w:cs="Calibri"/>
        </w:rPr>
        <w:tab/>
        <w:t xml:space="preserve">Zawistowski M, Fritsche LG, Pandit A, </w:t>
      </w:r>
      <w:r w:rsidRPr="009F3764">
        <w:rPr>
          <w:rFonts w:ascii="Calibri" w:cs="Calibri"/>
          <w:i/>
          <w:iCs/>
        </w:rPr>
        <w:t>et al.</w:t>
      </w:r>
      <w:r w:rsidRPr="009F3764">
        <w:rPr>
          <w:rFonts w:ascii="Calibri" w:cs="Calibri"/>
        </w:rPr>
        <w:t xml:space="preserve"> The Michigan Genomics Initiative: A biobank linking genotypes and electronic clinical records in Michigan Medicine patients. </w:t>
      </w:r>
      <w:r w:rsidRPr="009F3764">
        <w:rPr>
          <w:rFonts w:ascii="Calibri" w:cs="Calibri"/>
          <w:i/>
          <w:iCs/>
        </w:rPr>
        <w:t>Cell Genomics</w:t>
      </w:r>
      <w:r w:rsidRPr="009F3764">
        <w:rPr>
          <w:rFonts w:ascii="Calibri" w:cs="Calibri"/>
        </w:rPr>
        <w:t xml:space="preserve"> 2023;0.</w:t>
      </w:r>
    </w:p>
    <w:p w14:paraId="55B37699" w14:textId="77777777" w:rsidR="009F3764" w:rsidRPr="009F3764" w:rsidRDefault="009F3764" w:rsidP="009F3764">
      <w:pPr>
        <w:pStyle w:val="Bibliography"/>
        <w:rPr>
          <w:rFonts w:ascii="Calibri" w:cs="Calibri"/>
        </w:rPr>
      </w:pPr>
      <w:r w:rsidRPr="009F3764">
        <w:rPr>
          <w:rFonts w:ascii="Calibri" w:cs="Calibri"/>
        </w:rPr>
        <w:t xml:space="preserve">2. </w:t>
      </w:r>
      <w:r w:rsidRPr="009F3764">
        <w:rPr>
          <w:rFonts w:ascii="Calibri" w:cs="Calibri"/>
        </w:rPr>
        <w:tab/>
        <w:t>R Core Team. R: A Language and Environment for Statistical Computing. 2019.</w:t>
      </w:r>
    </w:p>
    <w:p w14:paraId="6F8FC0AC" w14:textId="33543EC9" w:rsidR="00E3780A" w:rsidRPr="006D227B" w:rsidRDefault="009F3764" w:rsidP="00E3780A">
      <w:r>
        <w:fldChar w:fldCharType="end"/>
      </w:r>
      <w:r w:rsidR="00033000">
        <w:t xml:space="preserve"> </w:t>
      </w:r>
    </w:p>
    <w:p w14:paraId="06145E27" w14:textId="566CB264" w:rsidR="00490CAD" w:rsidRDefault="00490CAD"/>
    <w:p w14:paraId="23049752" w14:textId="77777777" w:rsidR="00490CAD" w:rsidRDefault="00490CAD"/>
    <w:sectPr w:rsidR="00490CAD" w:rsidSect="006B12F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0" w:author="Dave Bridges" w:date="2024-01-03T11:59:00Z" w:initials="DB">
    <w:p w14:paraId="1296028B" w14:textId="3C8397FD" w:rsidR="006D227B" w:rsidRDefault="006D227B">
      <w:pPr>
        <w:pStyle w:val="CommentText"/>
      </w:pPr>
      <w:r>
        <w:rPr>
          <w:rStyle w:val="CommentReference"/>
        </w:rPr>
        <w:annotationRef/>
      </w:r>
      <w:r>
        <w:t>add</w:t>
      </w:r>
    </w:p>
  </w:comment>
  <w:comment w:id="1" w:author="Dave Bridges" w:date="2024-01-04T11:30:00Z" w:initials="DB">
    <w:p w14:paraId="10DFA24D" w14:textId="4C7C840B" w:rsidR="002C2BAC" w:rsidRDefault="002C2BAC">
      <w:pPr>
        <w:pStyle w:val="CommentText"/>
      </w:pPr>
      <w:r>
        <w:rPr>
          <w:rStyle w:val="CommentReference"/>
        </w:rPr>
        <w:annotationRef/>
      </w:r>
      <w:r>
        <w:t>@</w:t>
      </w:r>
      <w:proofErr w:type="spellStart"/>
      <w:r>
        <w:t>kate</w:t>
      </w:r>
      <w:proofErr w:type="spellEnd"/>
      <w:r>
        <w:t xml:space="preserve"> are there standardized ways to cite these data?</w:t>
      </w:r>
    </w:p>
  </w:comment>
  <w:comment w:id="2" w:author="Dave Bridges" w:date="2024-01-03T12:00:00Z" w:initials="DB">
    <w:p w14:paraId="3925C2A9" w14:textId="7C859038" w:rsidR="006D227B" w:rsidRDefault="006D227B">
      <w:pPr>
        <w:pStyle w:val="CommentText"/>
      </w:pPr>
      <w:r>
        <w:rPr>
          <w:rStyle w:val="CommentReference"/>
        </w:rPr>
        <w:annotationRef/>
      </w:r>
      <w:r>
        <w:t>add percentages, include SES</w:t>
      </w:r>
    </w:p>
  </w:comment>
  <w:comment w:id="4" w:author="Dave Bridges" w:date="2024-01-03T12:22:00Z" w:initials="DB">
    <w:p w14:paraId="3F68DDD6" w14:textId="385AFB94" w:rsidR="008C1FFD" w:rsidRDefault="008C1FFD">
      <w:pPr>
        <w:pStyle w:val="CommentText"/>
      </w:pPr>
      <w:r>
        <w:rPr>
          <w:rStyle w:val="CommentReference"/>
        </w:rPr>
        <w:annotationRef/>
      </w:r>
      <w:r>
        <w:t>calculate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1296028B" w15:done="0"/>
  <w15:commentEx w15:paraId="10DFA24D" w15:done="0"/>
  <w15:commentEx w15:paraId="3925C2A9" w15:done="0"/>
  <w15:commentEx w15:paraId="3F68DDD6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1296028B" w16cid:durableId="293FCAA5"/>
  <w16cid:commentId w16cid:paraId="10DFA24D" w16cid:durableId="29411550"/>
  <w16cid:commentId w16cid:paraId="3925C2A9" w16cid:durableId="293FCAD2"/>
  <w16cid:commentId w16cid:paraId="3F68DDD6" w16cid:durableId="293FD00B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2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B4C60"/>
    <w:rsid w:val="00033000"/>
    <w:rsid w:val="000C06E4"/>
    <w:rsid w:val="000F04A2"/>
    <w:rsid w:val="00143D60"/>
    <w:rsid w:val="001E3DFA"/>
    <w:rsid w:val="002C2BAC"/>
    <w:rsid w:val="004013A7"/>
    <w:rsid w:val="00490CAD"/>
    <w:rsid w:val="004B4C60"/>
    <w:rsid w:val="006B12FE"/>
    <w:rsid w:val="006D227B"/>
    <w:rsid w:val="007A292D"/>
    <w:rsid w:val="008C1FFD"/>
    <w:rsid w:val="009F3764"/>
    <w:rsid w:val="00AC7E32"/>
    <w:rsid w:val="00AD2F62"/>
    <w:rsid w:val="00B43085"/>
    <w:rsid w:val="00BE7CC1"/>
    <w:rsid w:val="00E3780A"/>
    <w:rsid w:val="00E65C5C"/>
    <w:rsid w:val="00E818F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B46E472"/>
  <w14:defaultImageDpi w14:val="32767"/>
  <w15:chartTrackingRefBased/>
  <w15:docId w15:val="{E12C235E-B151-314D-B9B4-68A5745E7E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F3764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90CAD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D227B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490CA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6D227B"/>
    <w:rPr>
      <w:rFonts w:asciiTheme="majorHAnsi" w:eastAsiaTheme="majorEastAsia" w:hAnsiTheme="majorHAnsi" w:cstheme="majorBidi"/>
      <w:color w:val="1F3763" w:themeColor="accent1" w:themeShade="7F"/>
    </w:rPr>
  </w:style>
  <w:style w:type="character" w:styleId="CommentReference">
    <w:name w:val="annotation reference"/>
    <w:basedOn w:val="DefaultParagraphFont"/>
    <w:uiPriority w:val="99"/>
    <w:semiHidden/>
    <w:unhideWhenUsed/>
    <w:rsid w:val="006D227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D227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D227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D227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D227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D227B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D227B"/>
    <w:rPr>
      <w:rFonts w:ascii="Times New Roman" w:hAnsi="Times New Roman" w:cs="Times New Roman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03300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033000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033000"/>
    <w:rPr>
      <w:color w:val="954F72" w:themeColor="followed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9F3764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9F3764"/>
    <w:pPr>
      <w:tabs>
        <w:tab w:val="left" w:pos="0"/>
      </w:tabs>
      <w:spacing w:after="240"/>
      <w:ind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2837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513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88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674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372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797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853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70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443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049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089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microsoft.com/office/2016/09/relationships/commentsIds" Target="commentsIds.xml"/><Relationship Id="rId5" Type="http://schemas.microsoft.com/office/2011/relationships/commentsExtended" Target="commentsExtended.xml"/><Relationship Id="rId4" Type="http://schemas.openxmlformats.org/officeDocument/2006/relationships/comments" Target="commen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4</TotalTime>
  <Pages>3</Pages>
  <Words>836</Words>
  <Characters>4767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e Bridges</dc:creator>
  <cp:keywords/>
  <dc:description/>
  <cp:lastModifiedBy>Dave Bridges</cp:lastModifiedBy>
  <cp:revision>11</cp:revision>
  <dcterms:created xsi:type="dcterms:W3CDTF">2024-01-03T16:36:00Z</dcterms:created>
  <dcterms:modified xsi:type="dcterms:W3CDTF">2024-01-04T16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pR14UiY2"/&gt;&lt;style id="http://www.zotero.org/styles/obesity" hasBibliography="1" bibliographyStyleHasBeenSet="1"/&gt;&lt;prefs&gt;&lt;pref name="fieldType" value="Field"/&gt;&lt;/prefs&gt;&lt;/data&gt;</vt:lpwstr>
  </property>
</Properties>
</file>